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2A2A03"/>
    <w:p w:rsidR="002A2A03" w:rsidP="001A0A79">
      <w:pPr>
        <w:ind w:firstLine="0"/>
      </w:pPr>
    </w:p>
    <w:p w:rsidR="002A2A03"/>
    <w:p w:rsidR="002A2A03"/>
    <w:p w:rsidR="002A2A03"/>
    <w:p w:rsidR="002A2A03">
      <w:pPr>
        <w:jc w:val="center"/>
      </w:pPr>
      <w:r>
        <w:t>Diabetes</w:t>
      </w:r>
    </w:p>
    <w:p w:rsidR="002A2A03">
      <w:pPr>
        <w:jc w:val="center"/>
      </w:pPr>
      <w:r>
        <w:t xml:space="preserve">Your </w:t>
      </w:r>
      <w:r>
        <w:t>Name  (</w:t>
      </w:r>
      <w:r>
        <w:t>First M. Last)</w:t>
      </w:r>
    </w:p>
    <w:p w:rsidR="002A2A03">
      <w:pPr>
        <w:jc w:val="center"/>
      </w:pPr>
      <w:r>
        <w:t>School or Institution Name (University at Place or Town, State)</w:t>
      </w: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4910ED" w:rsidP="00EB26FE">
      <w:pPr>
        <w:ind w:firstLine="0"/>
        <w:jc w:val="center"/>
      </w:pPr>
    </w:p>
    <w:p w:rsidR="00EB26FE" w:rsidP="00EB26FE">
      <w:pPr>
        <w:ind w:firstLine="0"/>
        <w:jc w:val="center"/>
      </w:pPr>
      <w:r>
        <w:t>Diabetes</w:t>
      </w:r>
    </w:p>
    <w:p w:rsidR="0039371F" w:rsidP="004910ED">
      <w:pPr>
        <w:ind w:firstLine="0"/>
      </w:pPr>
      <w:r>
        <w:tab/>
      </w:r>
      <w:r w:rsidR="00F30707">
        <w:t>Diabetes is a critical disease which occurs when the blood glucose, known a</w:t>
      </w:r>
      <w:r w:rsidR="00AC679E">
        <w:t xml:space="preserve"> sugar, becomes extremely high.</w:t>
      </w:r>
      <w:r w:rsidR="005611AC">
        <w:t xml:space="preserve"> The blood glucose is the primary constituent of energy and is produced from the food. A hormone which is made </w:t>
      </w:r>
      <w:r w:rsidR="00D02503">
        <w:t>by pancreas</w:t>
      </w:r>
      <w:r w:rsidR="006609EE">
        <w:t xml:space="preserve"> </w:t>
      </w:r>
      <w:r w:rsidR="007C1EC3">
        <w:t>called insulin assists glucose from the food and exploit</w:t>
      </w:r>
      <w:r w:rsidR="004E4811">
        <w:t>s it by converting into energy.</w:t>
      </w:r>
      <w:r w:rsidR="00E01901">
        <w:t xml:space="preserve"> At times, the body struggles </w:t>
      </w:r>
      <w:r w:rsidR="00A8358C">
        <w:t>to</w:t>
      </w:r>
      <w:r w:rsidR="00F24B6F">
        <w:t xml:space="preserve"> </w:t>
      </w:r>
      <w:r w:rsidR="00ED467D">
        <w:t>produce an essential</w:t>
      </w:r>
      <w:r w:rsidR="000D7B4F">
        <w:t xml:space="preserve"> amount of insulin for energy. </w:t>
      </w:r>
      <w:r w:rsidR="00B53A97">
        <w:t>The presence of an excessive amount of glucose can cast adverse impacts on the b</w:t>
      </w:r>
      <w:r w:rsidR="00EF557A">
        <w:t>ody.</w:t>
      </w:r>
      <w:r w:rsidR="003A3051">
        <w:t xml:space="preserve"> </w:t>
      </w:r>
      <w:r w:rsidR="00BB3E73">
        <w:t xml:space="preserve">The disease is incurable, however, steps can be taken to stay healthy and manage </w:t>
      </w:r>
      <w:r w:rsidR="00730F7F">
        <w:t>diabetes.</w:t>
      </w:r>
      <w:r w:rsidR="001C1018">
        <w:t xml:space="preserve"> </w:t>
      </w:r>
      <w:r w:rsidR="00B5149F">
        <w:t>Diabetes is often called borderline diabetes or a touch of sugar</w:t>
      </w:r>
      <w:r w:rsidR="0085571C">
        <w:t xml:space="preserve">. </w:t>
      </w:r>
      <w:r w:rsidR="009A7C85">
        <w:t>Moreover, there exist several kinds as type 1, type 2 and gestational diabetes.</w:t>
      </w:r>
    </w:p>
    <w:p w:rsidR="00AB4BF2" w:rsidP="004910ED">
      <w:pPr>
        <w:ind w:firstLine="0"/>
      </w:pPr>
      <w:r>
        <w:t xml:space="preserve"> In type 1 diabetes, the body fails to prod</w:t>
      </w:r>
      <w:r w:rsidR="00210D60">
        <w:t xml:space="preserve">uce the necessary amount of insulin. </w:t>
      </w:r>
      <w:r w:rsidR="00721B77">
        <w:t xml:space="preserve">The immune system destroys the fundamental cells in the </w:t>
      </w:r>
      <w:r w:rsidR="00662660">
        <w:t>pancreas</w:t>
      </w:r>
      <w:r w:rsidR="00721B77">
        <w:t xml:space="preserve"> which are responsible for producing insulin.</w:t>
      </w:r>
      <w:r w:rsidR="00BE1464">
        <w:t xml:space="preserve"> </w:t>
      </w:r>
      <w:r w:rsidR="00F400DD">
        <w:t xml:space="preserve">Primarily, young adults and children are diagnosed with type 1 but it can affect </w:t>
      </w:r>
      <w:r w:rsidR="006B026A">
        <w:t>people from several age groups.</w:t>
      </w:r>
      <w:r w:rsidR="00DB6B02">
        <w:t xml:space="preserve"> </w:t>
      </w:r>
      <w:r w:rsidR="00C32BCA">
        <w:t>The type 2 diabetes</w:t>
      </w:r>
      <w:r w:rsidR="004C5BE0">
        <w:t xml:space="preserve"> is a condition which can be established even in early childhood</w:t>
      </w:r>
      <w:r w:rsidR="00565671">
        <w:fldChar w:fldCharType="begin"/>
      </w:r>
      <w:r w:rsidR="00565671">
        <w:instrText xml:space="preserve"> ADDIN ZOTERO_ITEM CSL_CITATION {"citationID":"B0pG3xTG","properties":{"formattedCitation":"(\\uc0\\u8220{}Diabetes Symptoms: American Diabetes Association\\uc0\\u174{},\\uc0\\u8221{} n.d.)","plainCitation":"(“Diabetes Symptoms: American Diabetes Association®,” n.d.)","noteIndex":0},"citationItems":[{"id":2372,"uris":["http://zotero.org/users/local/H8YOvGFC/items/NFLF8YKB"],"uri":["http://zotero.org/users/local/H8YOvGFC/items/NFLF8YKB"],"itemData":{"id":2372,"type":"webpage","title":"Diabetes Symptoms: American Diabetes Association®","URL":"http://www.diabetes.org/diabetes-basics/symptoms/","accessed":{"date-parts":[["2019",4,12]]}}}],"schema":"https://github.com/citation-style-language/schema/raw/master/csl-citation.json"} </w:instrText>
      </w:r>
      <w:r w:rsidR="00565671">
        <w:fldChar w:fldCharType="separate"/>
      </w:r>
      <w:r w:rsidRPr="00565671" w:rsidR="00565671">
        <w:t xml:space="preserve">(“Diabetes Symptoms: American Diabetes Association®,” </w:t>
      </w:r>
      <w:r w:rsidRPr="00565671" w:rsidR="00565671">
        <w:t>n.d.</w:t>
      </w:r>
      <w:r w:rsidRPr="00565671" w:rsidR="00565671">
        <w:t>)</w:t>
      </w:r>
      <w:r w:rsidR="00565671">
        <w:fldChar w:fldCharType="end"/>
      </w:r>
      <w:r w:rsidR="004C5BE0">
        <w:t xml:space="preserve">. </w:t>
      </w:r>
      <w:r w:rsidR="006C449C">
        <w:t>It is commonly found in the</w:t>
      </w:r>
      <w:r w:rsidR="00D223ED">
        <w:t xml:space="preserve"> </w:t>
      </w:r>
      <w:r w:rsidR="00227112">
        <w:t>older and middle-aged people. Gestational diabetes establishes in severa</w:t>
      </w:r>
      <w:r w:rsidR="00255A6C">
        <w:t>l women during their pregnancy.</w:t>
      </w:r>
      <w:r w:rsidR="00F42CE7">
        <w:t xml:space="preserve"> </w:t>
      </w:r>
      <w:r w:rsidR="00C27F73">
        <w:t>However, diabetes</w:t>
      </w:r>
      <w:r w:rsidR="00215528">
        <w:t xml:space="preserve"> fades after the birth of the baby.</w:t>
      </w:r>
      <w:r w:rsidR="00D5566E">
        <w:t xml:space="preserve"> A critical appraisal of the matter reveals that those who e</w:t>
      </w:r>
      <w:r w:rsidR="0037672A">
        <w:t>stablished gestational diabetes</w:t>
      </w:r>
      <w:r w:rsidR="000A3832">
        <w:t xml:space="preserve"> </w:t>
      </w:r>
      <w:r w:rsidR="009F6982">
        <w:t>were at an increased risk</w:t>
      </w:r>
      <w:r w:rsidR="00180EBB">
        <w:t xml:space="preserve"> of</w:t>
      </w:r>
      <w:r w:rsidR="0048715C">
        <w:t xml:space="preserve"> developing type 2 diabetes in the later stages of life.</w:t>
      </w:r>
      <w:r w:rsidR="00DE725A">
        <w:t xml:space="preserve"> </w:t>
      </w:r>
      <w:r w:rsidR="00291453">
        <w:t>The other kinds of diabetes</w:t>
      </w:r>
      <w:r w:rsidR="00CB609B">
        <w:t xml:space="preserve"> comprise monogenic diabetes</w:t>
      </w:r>
      <w:r w:rsidR="00E3576F">
        <w:t xml:space="preserve"> that is essentiall</w:t>
      </w:r>
      <w:r w:rsidR="00C80DEC">
        <w:t>y an inherited kind of diabetes</w:t>
      </w:r>
      <w:r>
        <w:t>.</w:t>
      </w:r>
    </w:p>
    <w:p w:rsidR="00F42AD0" w:rsidP="004910ED">
      <w:pPr>
        <w:ind w:firstLine="0"/>
      </w:pPr>
      <w:r>
        <w:tab/>
        <w:t xml:space="preserve">In addition, the menace of diabetes is pervasive throughout </w:t>
      </w:r>
      <w:r w:rsidR="005B1C23">
        <w:t>the world.</w:t>
      </w:r>
      <w:r w:rsidR="007873FC">
        <w:t xml:space="preserve"> </w:t>
      </w:r>
      <w:r w:rsidR="00F77032">
        <w:t xml:space="preserve">As per a report published in 2015, </w:t>
      </w:r>
      <w:r w:rsidR="00476CCA">
        <w:t xml:space="preserve">9.4 population or 30.2 million people in the United States of </w:t>
      </w:r>
      <w:r w:rsidR="00F15453">
        <w:t>A</w:t>
      </w:r>
      <w:r w:rsidR="00476CCA">
        <w:t>merica (USA)</w:t>
      </w:r>
      <w:r w:rsidR="0060706B">
        <w:t xml:space="preserve"> </w:t>
      </w:r>
      <w:r w:rsidR="00B305B2">
        <w:t>had diabetes</w:t>
      </w:r>
      <w:r w:rsidR="00565671">
        <w:t xml:space="preserve"> </w:t>
      </w:r>
      <w:r w:rsidR="00565671">
        <w:fldChar w:fldCharType="begin"/>
      </w:r>
      <w:r w:rsidR="00565671">
        <w:instrText xml:space="preserve"> ADDIN ZOTERO_ITEM CSL_CITATION {"citationID":"oGl5zZZY","properties":{"formattedCitation":"(\\uc0\\u8220{}International Diabetes Federation - What is diabetes,\\uc0\\u8221{} n.d.)","plainCitation":"(“International Diabetes Federation - What is diabetes,” n.d.)","noteIndex":0},"citationItems":[{"id":2374,"uris":["http://zotero.org/users/local/H8YOvGFC/items/PQJV5M62"],"uri":["http://zotero.org/users/local/H8YOvGFC/items/PQJV5M62"],"itemData":{"id":2374,"type":"webpage","title":"International Diabetes Federation - What is diabetes","URL":"https://www.idf.org/aboutdiabetes/what-is-diabetes","accessed":{"date-parts":[["2019",4,12]]}}}],"schema":"https://github.com/citation-style-language/schema/raw/master/csl-citation.json"} </w:instrText>
      </w:r>
      <w:r w:rsidR="00565671">
        <w:fldChar w:fldCharType="separate"/>
      </w:r>
      <w:r w:rsidRPr="00565671" w:rsidR="00565671">
        <w:t xml:space="preserve">(“International Diabetes Federation - What is diabetes,” </w:t>
      </w:r>
      <w:r w:rsidRPr="00565671" w:rsidR="00565671">
        <w:t>n.d.</w:t>
      </w:r>
      <w:r w:rsidRPr="00565671" w:rsidR="00565671">
        <w:t>)</w:t>
      </w:r>
      <w:r w:rsidR="00565671">
        <w:fldChar w:fldCharType="end"/>
      </w:r>
      <w:r w:rsidR="00B305B2">
        <w:t>.</w:t>
      </w:r>
      <w:r w:rsidR="00747FE6">
        <w:t xml:space="preserve"> </w:t>
      </w:r>
      <w:r w:rsidR="00560118">
        <w:t xml:space="preserve">The most detrimental </w:t>
      </w:r>
      <w:r w:rsidR="00560118">
        <w:t xml:space="preserve">aspect is that </w:t>
      </w:r>
      <w:r w:rsidR="006424FE">
        <w:t>1 in the 4 affected persons was</w:t>
      </w:r>
      <w:r w:rsidR="00560118">
        <w:t xml:space="preserve"> unaware</w:t>
      </w:r>
      <w:r w:rsidR="00563A09">
        <w:t xml:space="preserve"> of having</w:t>
      </w:r>
      <w:r w:rsidR="004061E9">
        <w:t xml:space="preserve"> established diabetes.</w:t>
      </w:r>
      <w:r w:rsidR="00AE327C">
        <w:t xml:space="preserve"> Th</w:t>
      </w:r>
      <w:r w:rsidR="00F8544A">
        <w:t xml:space="preserve">ose above 45 </w:t>
      </w:r>
      <w:r w:rsidR="00B4780F">
        <w:t>years are greatly vulnerable to</w:t>
      </w:r>
      <w:r w:rsidR="001869AE">
        <w:t xml:space="preserve"> </w:t>
      </w:r>
      <w:r w:rsidR="00624F23">
        <w:t>establish</w:t>
      </w:r>
      <w:r w:rsidR="00DC7664">
        <w:t>ing</w:t>
      </w:r>
      <w:r w:rsidR="00666AD4">
        <w:t xml:space="preserve"> </w:t>
      </w:r>
      <w:r w:rsidR="00D50B49">
        <w:t>type 2 diabetes</w:t>
      </w:r>
      <w:r w:rsidR="0058649B">
        <w:t xml:space="preserve"> with a family history</w:t>
      </w:r>
      <w:r w:rsidR="00565671">
        <w:t xml:space="preserve"> </w:t>
      </w:r>
      <w:r w:rsidR="00565671">
        <w:fldChar w:fldCharType="begin"/>
      </w:r>
      <w:r w:rsidR="00565671">
        <w:instrText xml:space="preserve"> ADDIN ZOTERO_ITEM CSL_CITATION {"citationID":"MXmUVcnI","properties":{"formattedCitation":"(\\uc0\\u8220{}Diabetes - Diagnosis and treatment - Mayo Clinic,\\uc0\\u8221{} n.d.)","plainCitation":"(“Diabetes - Diagnosis and treatment - Mayo Clinic,” n.d.)","noteIndex":0},"citationItems":[{"id":2376,"uris":["http://zotero.org/users/local/H8YOvGFC/items/UT8YG7GV"],"uri":["http://zotero.org/users/local/H8YOvGFC/items/UT8YG7GV"],"itemData":{"id":2376,"type":"webpage","title":"Diabetes - Diagnosis and treatment - Mayo Clinic","URL":"https://www.mayoclinic.org/diseases-conditions/diabetes/diagnosis-treatment/drc-20371451","accessed":{"date-parts":[["2019",4,12]]}}}],"schema":"https://github.com/citation-style-language/schema/raw/master/csl-citation.json"} </w:instrText>
      </w:r>
      <w:r w:rsidR="00565671">
        <w:fldChar w:fldCharType="separate"/>
      </w:r>
      <w:r w:rsidRPr="00565671" w:rsidR="00565671">
        <w:t xml:space="preserve">(“Diabetes - Diagnosis and treatment - Mayo Clinic,” </w:t>
      </w:r>
      <w:r w:rsidRPr="00565671" w:rsidR="00565671">
        <w:t>n.d.</w:t>
      </w:r>
      <w:r w:rsidRPr="00565671" w:rsidR="00565671">
        <w:t>)</w:t>
      </w:r>
      <w:r w:rsidR="00565671">
        <w:fldChar w:fldCharType="end"/>
      </w:r>
      <w:r w:rsidR="0058649B">
        <w:t>.</w:t>
      </w:r>
      <w:r w:rsidR="00BE12B3">
        <w:t xml:space="preserve"> High blood pressure, physical inactivity and other factors critically increase the likelihood </w:t>
      </w:r>
      <w:r w:rsidR="00C10391">
        <w:t>of establishing the type 2 diab</w:t>
      </w:r>
      <w:r w:rsidR="00BE12B3">
        <w:t>et</w:t>
      </w:r>
      <w:r w:rsidR="00C10391">
        <w:t>e</w:t>
      </w:r>
      <w:r w:rsidR="00BE12B3">
        <w:t>s.</w:t>
      </w:r>
    </w:p>
    <w:p w:rsidR="00D543BD" w:rsidP="004910ED">
      <w:pPr>
        <w:ind w:firstLine="0"/>
      </w:pPr>
      <w:r>
        <w:tab/>
        <w:t xml:space="preserve">Besides, diabetes </w:t>
      </w:r>
      <w:r w:rsidR="00086464">
        <w:t xml:space="preserve">can cause people to </w:t>
      </w:r>
      <w:r w:rsidR="004E747D">
        <w:t>suffer from detrimental health consequences.</w:t>
      </w:r>
      <w:r w:rsidR="00930CB8">
        <w:t xml:space="preserve"> Some of the prominent aspects are the stroke, heart disease, eye problems, nerve damage, kidney disease and foot problems.</w:t>
      </w:r>
      <w:r w:rsidR="00613DE5">
        <w:t xml:space="preserve"> </w:t>
      </w:r>
      <w:r w:rsidR="00454EA5">
        <w:t>Moreover</w:t>
      </w:r>
      <w:r w:rsidR="00613DE5">
        <w:t>, symptoms can also be identified.</w:t>
      </w:r>
      <w:r w:rsidR="00454EA5">
        <w:t xml:space="preserve"> </w:t>
      </w:r>
      <w:r w:rsidR="00F474E7">
        <w:t>Some of the common symptoms comprise increased hunger, urination and thirst, fatigue, sores which do not heal, tumbling in the hands or feet and fatigue.</w:t>
      </w:r>
      <w:r w:rsidR="00113EEE">
        <w:t xml:space="preserve"> It is essential to highlight </w:t>
      </w:r>
      <w:r w:rsidR="00F97570">
        <w:t>the role of Genesis. Genesis play</w:t>
      </w:r>
      <w:r w:rsidR="005330F5">
        <w:t>s</w:t>
      </w:r>
      <w:r w:rsidR="00F97570">
        <w:t xml:space="preserve"> an instrumental role and is manifested in the widespread occurrence </w:t>
      </w:r>
      <w:r w:rsidR="00B23D89">
        <w:t>of diabetes</w:t>
      </w:r>
      <w:r w:rsidR="003A4D93">
        <w:t xml:space="preserve"> in American Indians, African Americans, Hispanics and Asians</w:t>
      </w:r>
      <w:r w:rsidR="00565671">
        <w:fldChar w:fldCharType="begin"/>
      </w:r>
      <w:r w:rsidR="00565671">
        <w:instrText xml:space="preserve"> ADDIN ZOTERO_ITEM CSL_CITATION {"citationID":"75tA40Cy","properties":{"formattedCitation":"(\\uc0\\u8220{}Symptoms &amp; Causes of Diabetes | NIDDK,\\uc0\\u8221{} n.d.)","plainCitation":"(“Symptoms &amp; Causes of Diabetes | NIDDK,” n.d.)","noteIndex":0},"citationItems":[{"id":2378,"uris":["http://zotero.org/users/local/H8YOvGFC/items/SCBWBUQ6"],"uri":["http://zotero.org/users/local/H8YOvGFC/items/SCBWBUQ6"],"itemData":{"id":2378,"type":"webpage","title":"Symptoms &amp; Causes of Diabetes | NIDDK","container-title":"National Institute of Diabetes and Digestive and Kidney Diseases","abstract":"Many types of diabetes have similar symptoms, but types 1 and 2 and gestational diabetes have different causes. Less common types of diabetes have other causes.","URL":"https://www.niddk.nih.gov/health-information/diabetes/overview/symptoms-causes","language":"en-US","accessed":{"date-parts":[["2019",4,12]]}}}],"schema":"https://github.com/citation-style-language/schema/raw/master/csl-citation.json"} </w:instrText>
      </w:r>
      <w:r w:rsidR="00565671">
        <w:fldChar w:fldCharType="separate"/>
      </w:r>
      <w:r w:rsidRPr="00565671" w:rsidR="00565671">
        <w:t xml:space="preserve">(“Symptoms &amp; Causes of Diabetes | NIDDK,” </w:t>
      </w:r>
      <w:r w:rsidRPr="00565671" w:rsidR="00565671">
        <w:t>n.d.</w:t>
      </w:r>
      <w:r w:rsidRPr="00565671" w:rsidR="00565671">
        <w:t>)</w:t>
      </w:r>
      <w:r w:rsidR="00565671">
        <w:fldChar w:fldCharType="end"/>
      </w:r>
      <w:r w:rsidR="003A4D93">
        <w:t>.</w:t>
      </w:r>
      <w:r w:rsidR="00401DB9">
        <w:t xml:space="preserve"> Hormonal diseases </w:t>
      </w:r>
      <w:r w:rsidR="002938DE">
        <w:t>also cast a significant impact.</w:t>
      </w:r>
      <w:r w:rsidR="0011094E">
        <w:t xml:space="preserve"> Several hormonal diseases cause the body to produce an excessive amount of specific hormones that cause diabetes and insulin resistance.</w:t>
      </w:r>
      <w:r w:rsidR="00F37B72">
        <w:t xml:space="preserve"> </w:t>
      </w:r>
      <w:r w:rsidR="00520DBA">
        <w:t xml:space="preserve">However, certain medicines can affect </w:t>
      </w:r>
      <w:r w:rsidR="006E62A3">
        <w:t>the be</w:t>
      </w:r>
      <w:r w:rsidR="00751987">
        <w:t>ta cells or d</w:t>
      </w:r>
      <w:r w:rsidR="00F639C5">
        <w:t xml:space="preserve">isrupt the manner insulin works. </w:t>
      </w:r>
      <w:r w:rsidR="00385CB6">
        <w:t>Some of these medicines include</w:t>
      </w:r>
      <w:r w:rsidR="007374D4">
        <w:t xml:space="preserve"> anti-seizure and psychiatric drugs, drugs that treat immunodeficiency virus and anti-rejection medicines which assist to stop t</w:t>
      </w:r>
      <w:r w:rsidR="00DF1881">
        <w:t>he flow of a transplanted organ from the body</w:t>
      </w:r>
      <w:bookmarkStart w:id="0" w:name="_GoBack"/>
      <w:bookmarkEnd w:id="0"/>
      <w:r w:rsidR="00565671">
        <w:fldChar w:fldCharType="begin"/>
      </w:r>
      <w:r w:rsidR="00565671">
        <w:instrText xml:space="preserve"> ADDIN ZOTERO_ITEM CSL_CITATION {"citationID":"89H5QFqe","properties":{"formattedCitation":"(\\uc0\\u8220{}Symptoms, Diagnosis and Monitoring of Diabetes | American Heart Association,\\uc0\\u8221{} n.d.)","plainCitation":"(“Symptoms, Diagnosis and Monitoring of Diabetes | American Heart Association,” n.d.)","noteIndex":0},"citationItems":[{"id":2380,"uris":["http://zotero.org/users/local/H8YOvGFC/items/MEP7UY72"],"uri":["http://zotero.org/users/local/H8YOvGFC/items/MEP7UY72"],"itemData":{"id":2380,"type":"webpage","title":"Symptoms, Diagnosis and Monitoring of Diabetes | American Heart Association","URL":"https://www.heart.org/en/health-topics/diabetes/symptoms-diagnosis--monitoring-of-diabetes","accessed":{"date-parts":[["2019",4,12]]}}}],"schema":"https://github.com/citation-style-language/schema/raw/master/csl-citation.json"} </w:instrText>
      </w:r>
      <w:r w:rsidR="00565671">
        <w:fldChar w:fldCharType="separate"/>
      </w:r>
      <w:r w:rsidRPr="00565671" w:rsidR="00565671">
        <w:t xml:space="preserve">(“Symptoms, Diagnosis and Monitoring of Diabetes | American Heart Association,” </w:t>
      </w:r>
      <w:r w:rsidRPr="00565671" w:rsidR="00565671">
        <w:t>n.d.</w:t>
      </w:r>
      <w:r w:rsidRPr="00565671" w:rsidR="00565671">
        <w:t>)</w:t>
      </w:r>
      <w:r w:rsidR="00565671">
        <w:fldChar w:fldCharType="end"/>
      </w:r>
      <w:r w:rsidR="00DF1881">
        <w:t xml:space="preserve">. </w:t>
      </w:r>
      <w:r w:rsidR="00DE6BA4">
        <w:t xml:space="preserve"> </w:t>
      </w:r>
    </w:p>
    <w:p w:rsidR="004910ED" w:rsidP="004910ED">
      <w:pPr>
        <w:ind w:firstLine="0"/>
      </w:pPr>
      <w:r>
        <w:tab/>
        <w:t>To conclude, diabetes is a pervasive d</w:t>
      </w:r>
      <w:r w:rsidR="00ED7807">
        <w:t>isease established by different</w:t>
      </w:r>
      <w:r w:rsidR="006D2E7B">
        <w:t xml:space="preserve"> ages of people </w:t>
      </w:r>
      <w:r w:rsidR="00393EF0">
        <w:t>and causes several deaths across the world.</w:t>
      </w:r>
      <w:r w:rsidR="002A7A83">
        <w:t xml:space="preserve"> It can adversely impact the whole</w:t>
      </w:r>
      <w:r w:rsidR="00AE12B1">
        <w:t xml:space="preserve"> body</w:t>
      </w:r>
      <w:r w:rsidR="00DB7B20">
        <w:t>.</w:t>
      </w:r>
      <w:r w:rsidR="00D937C6">
        <w:t xml:space="preserve"> Two-thirds of adults with diabetes suffer from hype</w:t>
      </w:r>
      <w:r w:rsidR="001066B6">
        <w:t>rtension or high blood pressure.</w:t>
      </w:r>
      <w:r w:rsidR="00611AEC">
        <w:t xml:space="preserve"> There exist three prominent kinds of diabetes </w:t>
      </w:r>
      <w:r w:rsidR="007B4AE0">
        <w:t>listed as type 1, type 2 and type 3.</w:t>
      </w:r>
      <w:r w:rsidR="00E235CA">
        <w:t xml:space="preserve"> Many people are u</w:t>
      </w:r>
      <w:r w:rsidR="009729B8">
        <w:t>n</w:t>
      </w:r>
      <w:r w:rsidR="00E235CA">
        <w:t>aware that they have established the disease and thus</w:t>
      </w:r>
      <w:r w:rsidR="006F617E">
        <w:t xml:space="preserve"> suffer from grave consequences</w:t>
      </w:r>
      <w:r w:rsidR="00E05201">
        <w:t xml:space="preserve">. </w:t>
      </w:r>
    </w:p>
    <w:p w:rsidR="00565671" w:rsidP="00565671">
      <w:pPr>
        <w:pStyle w:val="Title"/>
      </w:pPr>
    </w:p>
    <w:p w:rsidR="002A2A03" w:rsidP="00565671">
      <w:pPr>
        <w:pStyle w:val="Title"/>
      </w:pPr>
      <w:r>
        <w:t>References</w:t>
      </w:r>
    </w:p>
    <w:p w:rsidR="00565671" w:rsidRPr="00565671" w:rsidP="00565671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65671">
        <w:t xml:space="preserve">Diabetes - Diagnosis and treatment - Mayo Clinic. </w:t>
      </w:r>
      <w:r w:rsidRPr="00565671">
        <w:t>(</w:t>
      </w:r>
      <w:r w:rsidRPr="00565671">
        <w:t>n.d.</w:t>
      </w:r>
      <w:r w:rsidRPr="00565671">
        <w:t>).</w:t>
      </w:r>
      <w:r w:rsidRPr="00565671">
        <w:t xml:space="preserve"> Retrieved April 12, 2019, from https://www.mayoclinic.org/diseases-conditions/diabetes/diagnosis-treatment/drc-20371451</w:t>
      </w:r>
    </w:p>
    <w:p w:rsidR="00565671" w:rsidRPr="00565671" w:rsidP="00565671">
      <w:pPr>
        <w:pStyle w:val="Bibliography"/>
      </w:pPr>
      <w:r w:rsidRPr="00565671">
        <w:t xml:space="preserve">Diabetes Symptoms: American Diabetes Association®. </w:t>
      </w:r>
      <w:r w:rsidRPr="00565671">
        <w:t>(</w:t>
      </w:r>
      <w:r w:rsidRPr="00565671">
        <w:t>n.d.</w:t>
      </w:r>
      <w:r w:rsidRPr="00565671">
        <w:t>).</w:t>
      </w:r>
      <w:r w:rsidRPr="00565671">
        <w:t xml:space="preserve"> Retrieved April 12, 2019, from http://www.diabetes.org/diabetes-basics/symptoms/</w:t>
      </w:r>
    </w:p>
    <w:p w:rsidR="00565671" w:rsidRPr="00565671" w:rsidP="00565671">
      <w:pPr>
        <w:pStyle w:val="Bibliography"/>
      </w:pPr>
      <w:r w:rsidRPr="00565671">
        <w:t xml:space="preserve">International Diabetes Federation - What is </w:t>
      </w:r>
      <w:r w:rsidRPr="00565671">
        <w:t>diabetes.</w:t>
      </w:r>
      <w:r w:rsidRPr="00565671">
        <w:t xml:space="preserve"> </w:t>
      </w:r>
      <w:r w:rsidRPr="00565671">
        <w:t>(</w:t>
      </w:r>
      <w:r w:rsidRPr="00565671">
        <w:t>n.d.</w:t>
      </w:r>
      <w:r w:rsidRPr="00565671">
        <w:t>).</w:t>
      </w:r>
      <w:r w:rsidRPr="00565671">
        <w:t xml:space="preserve"> Retrieved April 12, 2019, from https://www.idf.org/aboutdiabetes/what-is-diabetes</w:t>
      </w:r>
    </w:p>
    <w:p w:rsidR="00565671" w:rsidRPr="00565671" w:rsidP="00565671">
      <w:pPr>
        <w:pStyle w:val="Bibliography"/>
      </w:pPr>
      <w:r w:rsidRPr="00565671">
        <w:t>Symptoms &amp; Causes of Diabetes | NIDDK.</w:t>
      </w:r>
      <w:r w:rsidRPr="00565671">
        <w:t xml:space="preserve"> </w:t>
      </w:r>
      <w:r w:rsidRPr="00565671">
        <w:t>(</w:t>
      </w:r>
      <w:r w:rsidRPr="00565671">
        <w:t>n.d.</w:t>
      </w:r>
      <w:r w:rsidRPr="00565671">
        <w:t>).</w:t>
      </w:r>
      <w:r w:rsidRPr="00565671">
        <w:t xml:space="preserve"> Retrieved April 12, 2019, from National Institute of Diabetes and Digestive and Kidney Diseases website: https://www.niddk.nih.gov/health-information/diabetes/overview/symptoms-causes</w:t>
      </w:r>
    </w:p>
    <w:p w:rsidR="00565671" w:rsidRPr="00565671" w:rsidP="00565671">
      <w:pPr>
        <w:pStyle w:val="Bibliography"/>
      </w:pPr>
      <w:r w:rsidRPr="00565671">
        <w:t>Symptoms, Diagnosis and Monitoring of Diabetes | American Heart Association.</w:t>
      </w:r>
      <w:r w:rsidRPr="00565671">
        <w:t xml:space="preserve"> </w:t>
      </w:r>
      <w:r w:rsidRPr="00565671">
        <w:t>(</w:t>
      </w:r>
      <w:r w:rsidRPr="00565671">
        <w:t>n.d.</w:t>
      </w:r>
      <w:r w:rsidRPr="00565671">
        <w:t>).</w:t>
      </w:r>
      <w:r w:rsidRPr="00565671">
        <w:t xml:space="preserve"> Retrieved April 12, 2019, from https://www.heart.org/en/health-topics/diabetes/symptoms-diagnosis--monitoring-of-diabetes</w:t>
      </w:r>
    </w:p>
    <w:p w:rsidR="002A2A03">
      <w:pPr>
        <w:ind w:left="720" w:hanging="720"/>
      </w:pPr>
      <w:r>
        <w:fldChar w:fldCharType="end"/>
      </w:r>
    </w:p>
    <w:sectPr>
      <w:headerReference w:type="even" r:id="rId4"/>
      <w:headerReference w:type="default" r:id="rId5"/>
      <w:headerReference w:type="first" r:id="rId6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</w:rPr>
      <w:fldChar w:fldCharType="end"/>
    </w:r>
  </w:p>
  <w:p w:rsidR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65671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>
    <w:pPr>
      <w:pStyle w:val="Header"/>
      <w:ind w:right="360" w:firstLine="0"/>
    </w:pPr>
    <w:r>
      <w:t>DIABETES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p w:rsidR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65671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>
    <w:pPr>
      <w:ind w:right="360" w:firstLine="0"/>
    </w:pPr>
    <w:r>
      <w:t>Running h</w:t>
    </w:r>
    <w:r w:rsidR="004910ED">
      <w:t>ead: DIABETES</w:t>
    </w:r>
    <w:r>
      <w:tab/>
    </w: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noPunctuationKerning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65F9"/>
    <w:rsid w:val="0000793A"/>
    <w:rsid w:val="000174B5"/>
    <w:rsid w:val="000421E0"/>
    <w:rsid w:val="00044F16"/>
    <w:rsid w:val="00056680"/>
    <w:rsid w:val="00062023"/>
    <w:rsid w:val="00063B23"/>
    <w:rsid w:val="00082A1B"/>
    <w:rsid w:val="00086464"/>
    <w:rsid w:val="00093EA6"/>
    <w:rsid w:val="000967E1"/>
    <w:rsid w:val="000A0CF5"/>
    <w:rsid w:val="000A3832"/>
    <w:rsid w:val="000B0A32"/>
    <w:rsid w:val="000C28A7"/>
    <w:rsid w:val="000C516D"/>
    <w:rsid w:val="000D7B4F"/>
    <w:rsid w:val="000E3B2F"/>
    <w:rsid w:val="000E422C"/>
    <w:rsid w:val="000E7896"/>
    <w:rsid w:val="000F5A29"/>
    <w:rsid w:val="000F7B48"/>
    <w:rsid w:val="001066B6"/>
    <w:rsid w:val="0011094E"/>
    <w:rsid w:val="00113382"/>
    <w:rsid w:val="00113EEE"/>
    <w:rsid w:val="001217BF"/>
    <w:rsid w:val="00144D14"/>
    <w:rsid w:val="001452CF"/>
    <w:rsid w:val="00145559"/>
    <w:rsid w:val="00165F99"/>
    <w:rsid w:val="00172FAB"/>
    <w:rsid w:val="001759BE"/>
    <w:rsid w:val="00177DC5"/>
    <w:rsid w:val="00180EBB"/>
    <w:rsid w:val="001869AE"/>
    <w:rsid w:val="00187280"/>
    <w:rsid w:val="00190E01"/>
    <w:rsid w:val="001A0A79"/>
    <w:rsid w:val="001B1001"/>
    <w:rsid w:val="001C1018"/>
    <w:rsid w:val="001D1D6B"/>
    <w:rsid w:val="001D3154"/>
    <w:rsid w:val="001F4D42"/>
    <w:rsid w:val="001F5A68"/>
    <w:rsid w:val="001F7AFE"/>
    <w:rsid w:val="00204C13"/>
    <w:rsid w:val="00210D60"/>
    <w:rsid w:val="00215528"/>
    <w:rsid w:val="00225260"/>
    <w:rsid w:val="00227112"/>
    <w:rsid w:val="00241525"/>
    <w:rsid w:val="002471BD"/>
    <w:rsid w:val="00247C6E"/>
    <w:rsid w:val="002553D7"/>
    <w:rsid w:val="00255A6C"/>
    <w:rsid w:val="00257DBE"/>
    <w:rsid w:val="0027321B"/>
    <w:rsid w:val="00281D2E"/>
    <w:rsid w:val="002863A0"/>
    <w:rsid w:val="00291453"/>
    <w:rsid w:val="002938DE"/>
    <w:rsid w:val="002A2A03"/>
    <w:rsid w:val="002A6AD7"/>
    <w:rsid w:val="002A7A83"/>
    <w:rsid w:val="002D5D31"/>
    <w:rsid w:val="002E0355"/>
    <w:rsid w:val="00311704"/>
    <w:rsid w:val="003160DF"/>
    <w:rsid w:val="0036326E"/>
    <w:rsid w:val="0037672A"/>
    <w:rsid w:val="00385CB6"/>
    <w:rsid w:val="0039371F"/>
    <w:rsid w:val="00393EF0"/>
    <w:rsid w:val="003A3051"/>
    <w:rsid w:val="003A4D93"/>
    <w:rsid w:val="003E1807"/>
    <w:rsid w:val="0040128F"/>
    <w:rsid w:val="00401DB9"/>
    <w:rsid w:val="004035E6"/>
    <w:rsid w:val="004061E9"/>
    <w:rsid w:val="004076AD"/>
    <w:rsid w:val="00413DD2"/>
    <w:rsid w:val="00417E2A"/>
    <w:rsid w:val="00422C26"/>
    <w:rsid w:val="00437EF5"/>
    <w:rsid w:val="00454EA5"/>
    <w:rsid w:val="0047037B"/>
    <w:rsid w:val="00476CCA"/>
    <w:rsid w:val="0048093D"/>
    <w:rsid w:val="00484102"/>
    <w:rsid w:val="0048715C"/>
    <w:rsid w:val="004910ED"/>
    <w:rsid w:val="00492796"/>
    <w:rsid w:val="00497E5E"/>
    <w:rsid w:val="004A72FA"/>
    <w:rsid w:val="004B263F"/>
    <w:rsid w:val="004B7948"/>
    <w:rsid w:val="004C5BE0"/>
    <w:rsid w:val="004D71D8"/>
    <w:rsid w:val="004E3293"/>
    <w:rsid w:val="004E4811"/>
    <w:rsid w:val="004E747D"/>
    <w:rsid w:val="004E7CB7"/>
    <w:rsid w:val="005130B2"/>
    <w:rsid w:val="00520DBA"/>
    <w:rsid w:val="005330F5"/>
    <w:rsid w:val="0054155D"/>
    <w:rsid w:val="00554FB0"/>
    <w:rsid w:val="00560118"/>
    <w:rsid w:val="005611AC"/>
    <w:rsid w:val="00563A09"/>
    <w:rsid w:val="00565671"/>
    <w:rsid w:val="005848DF"/>
    <w:rsid w:val="0058649B"/>
    <w:rsid w:val="00596F87"/>
    <w:rsid w:val="00597463"/>
    <w:rsid w:val="005B1C23"/>
    <w:rsid w:val="005B56C8"/>
    <w:rsid w:val="005C7CF1"/>
    <w:rsid w:val="005F00F3"/>
    <w:rsid w:val="005F583C"/>
    <w:rsid w:val="005F5B64"/>
    <w:rsid w:val="005F63CD"/>
    <w:rsid w:val="0060706B"/>
    <w:rsid w:val="00607DB7"/>
    <w:rsid w:val="00610431"/>
    <w:rsid w:val="00611AEC"/>
    <w:rsid w:val="00613DE5"/>
    <w:rsid w:val="00624F23"/>
    <w:rsid w:val="006272FC"/>
    <w:rsid w:val="006424FE"/>
    <w:rsid w:val="006609EE"/>
    <w:rsid w:val="00662660"/>
    <w:rsid w:val="00662FC1"/>
    <w:rsid w:val="00666624"/>
    <w:rsid w:val="00666AD4"/>
    <w:rsid w:val="006B026A"/>
    <w:rsid w:val="006B2C6B"/>
    <w:rsid w:val="006C2085"/>
    <w:rsid w:val="006C449C"/>
    <w:rsid w:val="006D2E7B"/>
    <w:rsid w:val="006D7823"/>
    <w:rsid w:val="006D7989"/>
    <w:rsid w:val="006E62A3"/>
    <w:rsid w:val="006F0514"/>
    <w:rsid w:val="006F617E"/>
    <w:rsid w:val="007017AB"/>
    <w:rsid w:val="00705052"/>
    <w:rsid w:val="00707C95"/>
    <w:rsid w:val="00721B77"/>
    <w:rsid w:val="00730F7F"/>
    <w:rsid w:val="007374D4"/>
    <w:rsid w:val="00742EEF"/>
    <w:rsid w:val="00747FE6"/>
    <w:rsid w:val="00751987"/>
    <w:rsid w:val="00762844"/>
    <w:rsid w:val="00776804"/>
    <w:rsid w:val="00782A14"/>
    <w:rsid w:val="007873FC"/>
    <w:rsid w:val="007B3E06"/>
    <w:rsid w:val="007B4AE0"/>
    <w:rsid w:val="007C1EC3"/>
    <w:rsid w:val="007F3920"/>
    <w:rsid w:val="008072CA"/>
    <w:rsid w:val="0083415A"/>
    <w:rsid w:val="0083777B"/>
    <w:rsid w:val="00837875"/>
    <w:rsid w:val="00847FDB"/>
    <w:rsid w:val="00853893"/>
    <w:rsid w:val="0085571C"/>
    <w:rsid w:val="00863851"/>
    <w:rsid w:val="00882740"/>
    <w:rsid w:val="00892068"/>
    <w:rsid w:val="00897605"/>
    <w:rsid w:val="008A4786"/>
    <w:rsid w:val="008A7581"/>
    <w:rsid w:val="008C047E"/>
    <w:rsid w:val="008D7DCB"/>
    <w:rsid w:val="008F61D5"/>
    <w:rsid w:val="00900DF1"/>
    <w:rsid w:val="0091343F"/>
    <w:rsid w:val="00915168"/>
    <w:rsid w:val="00923B40"/>
    <w:rsid w:val="00930CB8"/>
    <w:rsid w:val="009372E6"/>
    <w:rsid w:val="00937386"/>
    <w:rsid w:val="00960AA0"/>
    <w:rsid w:val="009729B8"/>
    <w:rsid w:val="00994832"/>
    <w:rsid w:val="00997B84"/>
    <w:rsid w:val="009A0193"/>
    <w:rsid w:val="009A7C85"/>
    <w:rsid w:val="009C1D96"/>
    <w:rsid w:val="009D5A77"/>
    <w:rsid w:val="009E19CF"/>
    <w:rsid w:val="009F6982"/>
    <w:rsid w:val="00A14C5F"/>
    <w:rsid w:val="00A57437"/>
    <w:rsid w:val="00A8358C"/>
    <w:rsid w:val="00A92768"/>
    <w:rsid w:val="00A94323"/>
    <w:rsid w:val="00AA154F"/>
    <w:rsid w:val="00AB4BF2"/>
    <w:rsid w:val="00AC679E"/>
    <w:rsid w:val="00AE12B1"/>
    <w:rsid w:val="00AE2EA8"/>
    <w:rsid w:val="00AE327C"/>
    <w:rsid w:val="00B0644A"/>
    <w:rsid w:val="00B17CD6"/>
    <w:rsid w:val="00B21717"/>
    <w:rsid w:val="00B21ECF"/>
    <w:rsid w:val="00B23D89"/>
    <w:rsid w:val="00B305B2"/>
    <w:rsid w:val="00B344F8"/>
    <w:rsid w:val="00B45FE8"/>
    <w:rsid w:val="00B4780F"/>
    <w:rsid w:val="00B5149F"/>
    <w:rsid w:val="00B53A97"/>
    <w:rsid w:val="00B56841"/>
    <w:rsid w:val="00B57402"/>
    <w:rsid w:val="00B91159"/>
    <w:rsid w:val="00B962C4"/>
    <w:rsid w:val="00BA29A3"/>
    <w:rsid w:val="00BB3E73"/>
    <w:rsid w:val="00BC328C"/>
    <w:rsid w:val="00BE12B3"/>
    <w:rsid w:val="00BE1464"/>
    <w:rsid w:val="00BE20ED"/>
    <w:rsid w:val="00BF4838"/>
    <w:rsid w:val="00C0177D"/>
    <w:rsid w:val="00C10391"/>
    <w:rsid w:val="00C20063"/>
    <w:rsid w:val="00C27F73"/>
    <w:rsid w:val="00C32BCA"/>
    <w:rsid w:val="00C33F75"/>
    <w:rsid w:val="00C40EA2"/>
    <w:rsid w:val="00C4589E"/>
    <w:rsid w:val="00C67138"/>
    <w:rsid w:val="00C6791C"/>
    <w:rsid w:val="00C80DEC"/>
    <w:rsid w:val="00C8482F"/>
    <w:rsid w:val="00CB42D5"/>
    <w:rsid w:val="00CB609B"/>
    <w:rsid w:val="00CB60CE"/>
    <w:rsid w:val="00CC67AE"/>
    <w:rsid w:val="00CF29F0"/>
    <w:rsid w:val="00D02503"/>
    <w:rsid w:val="00D066A8"/>
    <w:rsid w:val="00D10758"/>
    <w:rsid w:val="00D223ED"/>
    <w:rsid w:val="00D266E3"/>
    <w:rsid w:val="00D50B49"/>
    <w:rsid w:val="00D543BD"/>
    <w:rsid w:val="00D54861"/>
    <w:rsid w:val="00D5566E"/>
    <w:rsid w:val="00D73F89"/>
    <w:rsid w:val="00D86026"/>
    <w:rsid w:val="00D937C6"/>
    <w:rsid w:val="00DA21AF"/>
    <w:rsid w:val="00DB1A63"/>
    <w:rsid w:val="00DB6B02"/>
    <w:rsid w:val="00DB7B20"/>
    <w:rsid w:val="00DC7664"/>
    <w:rsid w:val="00DC7691"/>
    <w:rsid w:val="00DD7906"/>
    <w:rsid w:val="00DE56FD"/>
    <w:rsid w:val="00DE6BA4"/>
    <w:rsid w:val="00DE725A"/>
    <w:rsid w:val="00DF1881"/>
    <w:rsid w:val="00E01901"/>
    <w:rsid w:val="00E05201"/>
    <w:rsid w:val="00E235CA"/>
    <w:rsid w:val="00E25111"/>
    <w:rsid w:val="00E31A6E"/>
    <w:rsid w:val="00E3576F"/>
    <w:rsid w:val="00EA7CDB"/>
    <w:rsid w:val="00EB26FE"/>
    <w:rsid w:val="00ED467D"/>
    <w:rsid w:val="00ED7807"/>
    <w:rsid w:val="00EF0887"/>
    <w:rsid w:val="00EF3B54"/>
    <w:rsid w:val="00EF557A"/>
    <w:rsid w:val="00F15453"/>
    <w:rsid w:val="00F202F5"/>
    <w:rsid w:val="00F24B6F"/>
    <w:rsid w:val="00F30707"/>
    <w:rsid w:val="00F37B72"/>
    <w:rsid w:val="00F400DD"/>
    <w:rsid w:val="00F402A8"/>
    <w:rsid w:val="00F42AD0"/>
    <w:rsid w:val="00F42CE7"/>
    <w:rsid w:val="00F474E7"/>
    <w:rsid w:val="00F639C5"/>
    <w:rsid w:val="00F77032"/>
    <w:rsid w:val="00F8544A"/>
    <w:rsid w:val="00F875D7"/>
    <w:rsid w:val="00F933AD"/>
    <w:rsid w:val="00F97014"/>
    <w:rsid w:val="00F97570"/>
    <w:rsid w:val="00F979E9"/>
    <w:rsid w:val="00FB07D7"/>
  </w:rsids>
  <m:mathPr>
    <m:mathFont m:val="Cambria Math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565671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header" Target="header1.xml" /><Relationship Id="rId5" Type="http://schemas.openxmlformats.org/officeDocument/2006/relationships/header" Target="header2.xml" /><Relationship Id="rId6" Type="http://schemas.openxmlformats.org/officeDocument/2006/relationships/header" Target="header3.xml" /><Relationship Id="rId7" Type="http://schemas.openxmlformats.org/officeDocument/2006/relationships/theme" Target="theme/theme1.xml" /><Relationship Id="rId8" Type="http://schemas.openxmlformats.org/officeDocument/2006/relationships/styles" Target="styles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369</Words>
  <Characters>7804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91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4-12T09:47:00Z</dcterms:created>
  <dcterms:modified xsi:type="dcterms:W3CDTF">2019-04-12T0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s5vqNfKz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